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ED881CE" w14:textId="5ACC2A87" w:rsidR="007928D1" w:rsidRPr="00C239D0" w:rsidRDefault="00C239D0">
      <w:pPr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Supplementary Table 3: Genetic variants on chromosome 7</w:t>
      </w:r>
    </w:p>
    <w:tbl>
      <w:tblPr>
        <w:tblW w:w="10348" w:type="dxa"/>
        <w:tblInd w:w="-1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993"/>
        <w:gridCol w:w="1984"/>
        <w:gridCol w:w="2835"/>
        <w:gridCol w:w="2126"/>
      </w:tblGrid>
      <w:tr w:rsidR="00C239D0" w:rsidRPr="00C239D0" w14:paraId="5909ECB2" w14:textId="77777777" w:rsidTr="0018737F">
        <w:tc>
          <w:tcPr>
            <w:tcW w:w="2410" w:type="dxa"/>
            <w:shd w:val="clear" w:color="auto" w:fill="BFBFBF" w:themeFill="background1" w:themeFillShade="BF"/>
          </w:tcPr>
          <w:p w14:paraId="0AD851C6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Karyotype</w:t>
            </w:r>
          </w:p>
        </w:tc>
        <w:tc>
          <w:tcPr>
            <w:tcW w:w="993" w:type="dxa"/>
            <w:shd w:val="clear" w:color="auto" w:fill="BFBFBF" w:themeFill="background1" w:themeFillShade="BF"/>
          </w:tcPr>
          <w:p w14:paraId="27C5E296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D14051">
              <w:rPr>
                <w:rFonts w:ascii="Arial" w:hAnsi="Arial" w:cs="Arial"/>
                <w:b/>
                <w:i/>
                <w:sz w:val="20"/>
                <w:lang w:val="en-US"/>
              </w:rPr>
              <w:t xml:space="preserve">GRB10 / MEST </w:t>
            </w:r>
            <w:r w:rsidRPr="00C239D0">
              <w:rPr>
                <w:rFonts w:ascii="Arial" w:hAnsi="Arial" w:cs="Arial"/>
                <w:b/>
                <w:sz w:val="20"/>
                <w:lang w:val="en-US"/>
              </w:rPr>
              <w:t>affected</w:t>
            </w:r>
          </w:p>
        </w:tc>
        <w:tc>
          <w:tcPr>
            <w:tcW w:w="1984" w:type="dxa"/>
            <w:shd w:val="clear" w:color="auto" w:fill="BFBFBF" w:themeFill="background1" w:themeFillShade="BF"/>
          </w:tcPr>
          <w:p w14:paraId="6D925D2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Transmission</w:t>
            </w:r>
          </w:p>
        </w:tc>
        <w:tc>
          <w:tcPr>
            <w:tcW w:w="2835" w:type="dxa"/>
            <w:shd w:val="clear" w:color="auto" w:fill="BFBFBF" w:themeFill="background1" w:themeFillShade="BF"/>
          </w:tcPr>
          <w:p w14:paraId="230D422B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Notes</w:t>
            </w:r>
          </w:p>
        </w:tc>
        <w:tc>
          <w:tcPr>
            <w:tcW w:w="2126" w:type="dxa"/>
            <w:shd w:val="clear" w:color="auto" w:fill="BFBFBF" w:themeFill="background1" w:themeFillShade="BF"/>
          </w:tcPr>
          <w:p w14:paraId="4EB035B9" w14:textId="77777777" w:rsidR="007928D1" w:rsidRPr="00C239D0" w:rsidRDefault="007928D1" w:rsidP="0018737F">
            <w:pPr>
              <w:spacing w:after="0" w:line="240" w:lineRule="auto"/>
              <w:ind w:left="-74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Reference</w:t>
            </w:r>
          </w:p>
        </w:tc>
      </w:tr>
      <w:tr w:rsidR="007E0140" w:rsidRPr="00C239D0" w14:paraId="2ED03BFF" w14:textId="77777777" w:rsidTr="0018737F">
        <w:tc>
          <w:tcPr>
            <w:tcW w:w="2410" w:type="dxa"/>
          </w:tcPr>
          <w:p w14:paraId="6CCA577B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(7)(p12.1p13)</w:t>
            </w:r>
          </w:p>
        </w:tc>
        <w:tc>
          <w:tcPr>
            <w:tcW w:w="993" w:type="dxa"/>
          </w:tcPr>
          <w:p w14:paraId="298AFC53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i/>
                <w:sz w:val="20"/>
                <w:lang w:val="en-US"/>
              </w:rPr>
              <w:t>GRB10</w:t>
            </w:r>
          </w:p>
        </w:tc>
        <w:tc>
          <w:tcPr>
            <w:tcW w:w="1984" w:type="dxa"/>
          </w:tcPr>
          <w:p w14:paraId="53FED2B2" w14:textId="46910A9E" w:rsidR="007E0140" w:rsidRPr="00C239D0" w:rsidRDefault="007E0140" w:rsidP="00AA5E50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 xml:space="preserve">Maternal </w:t>
            </w:r>
          </w:p>
          <w:p w14:paraId="71E5C8A2" w14:textId="3E22CF01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2835" w:type="dxa"/>
          </w:tcPr>
          <w:p w14:paraId="174EE41E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Both mother (TB) and daughter (LB) affected</w:t>
            </w:r>
          </w:p>
        </w:tc>
        <w:tc>
          <w:tcPr>
            <w:tcW w:w="2126" w:type="dxa"/>
          </w:tcPr>
          <w:p w14:paraId="5E459775" w14:textId="1FD5A0C4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DwvWWVhcj48UmVj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DwvWWVhcj48UmVj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4743030F" w14:textId="77777777" w:rsidTr="0018737F">
        <w:tc>
          <w:tcPr>
            <w:tcW w:w="2410" w:type="dxa"/>
          </w:tcPr>
          <w:p w14:paraId="059A6CF9" w14:textId="34FB775C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47,XX,mat(7)</w:t>
            </w: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upd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>+</w:t>
            </w:r>
            <w:r>
              <w:rPr>
                <w:rFonts w:ascii="Arial" w:hAnsi="Arial" w:cs="Arial"/>
                <w:sz w:val="20"/>
                <w:lang w:val="en-US"/>
              </w:rPr>
              <w:t xml:space="preserve"> </w:t>
            </w:r>
            <w:r w:rsidRPr="00C239D0">
              <w:rPr>
                <w:rFonts w:ascii="Arial" w:hAnsi="Arial" w:cs="Arial"/>
                <w:sz w:val="20"/>
                <w:lang w:val="en-US"/>
              </w:rPr>
              <w:t>r(7)/46,XX,mat(7)</w:t>
            </w: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upd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 xml:space="preserve"> </w:t>
            </w:r>
          </w:p>
        </w:tc>
        <w:tc>
          <w:tcPr>
            <w:tcW w:w="993" w:type="dxa"/>
          </w:tcPr>
          <w:p w14:paraId="10533CF0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1984" w:type="dxa"/>
          </w:tcPr>
          <w:p w14:paraId="64558AAB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 (r(7))</w:t>
            </w:r>
          </w:p>
        </w:tc>
        <w:tc>
          <w:tcPr>
            <w:tcW w:w="2835" w:type="dxa"/>
          </w:tcPr>
          <w:p w14:paraId="40B5A6E6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 xml:space="preserve">Suggested exclusion of 7p13-q11 as a cause of SRS, as </w:t>
            </w: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biparentally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 xml:space="preserve"> inherited in a proportion of cells</w:t>
            </w:r>
          </w:p>
        </w:tc>
        <w:tc>
          <w:tcPr>
            <w:tcW w:w="2126" w:type="dxa"/>
          </w:tcPr>
          <w:p w14:paraId="13D0AB29" w14:textId="22699049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Miyoshi&lt;/Author&gt;&lt;Year&gt;1999&lt;/Year&gt;&lt;RecNum&gt;377&lt;/RecNum&gt;&lt;DisplayText&gt;&lt;style face="superscript"&gt;2&lt;/style&gt;&lt;/DisplayText&gt;&lt;record&gt;&lt;rec-number&gt;377&lt;/rec-number&gt;&lt;foreign-keys&gt;&lt;key app="EN" db-id="axavfvdfyd2ee7eez5cpxzep2d002ttv2spe" timestamp="1395405274"&gt;377&lt;/key&gt;&lt;/foreign-keys&gt;&lt;ref-type name="Journal Article"&gt;17&lt;/ref-type&gt;&lt;contributors&gt;&lt;authors&gt;&lt;author&gt;Miyoshi, O.&lt;/author&gt;&lt;author&gt;Kondoh, T.&lt;/author&gt;&lt;author&gt;Taneda, H.&lt;/author&gt;&lt;author&gt;Otsuka, K.&lt;/author&gt;&lt;author&gt;Matsumoto, T.&lt;/author&gt;&lt;author&gt;Niikawa, N.&lt;/author&gt;&lt;/authors&gt;&lt;/contributors&gt;&lt;auth-address&gt;Department of Human Genetics, Nagasaki University School of Medicine, Japan.&lt;/auth-address&gt;&lt;titles&gt;&lt;title&gt;47,XX,UPD(7)mat,+r(7)pat/46,XX,UPD(7)mat mosaicism in a girl with Silver-Russell syndrome (SRS): possible exclusion of the putative SRS gene from a 7p13-q11 region&lt;/title&gt;&lt;secondary-title&gt;J Med Genet&lt;/secondary-title&gt;&lt;alt-title&gt;Journal of Medical Genetics&lt;/alt-title&gt;&lt;/titles&gt;&lt;alt-periodical&gt;&lt;full-title&gt;Journal of Medical Genetics&lt;/full-title&gt;&lt;/alt-periodical&gt;&lt;pages&gt;326-9&lt;/pages&gt;&lt;volume&gt;36&lt;/volume&gt;&lt;number&gt;4&lt;/number&gt;&lt;keywords&gt;&lt;keyword&gt;Chromosomes, Human, Pair 7/*genetics&lt;/keyword&gt;&lt;keyword&gt;Dwarfism/*genetics&lt;/keyword&gt;&lt;keyword&gt;Female&lt;/keyword&gt;&lt;keyword&gt;Genetic Markers&lt;/keyword&gt;&lt;keyword&gt;Humans&lt;/keyword&gt;&lt;keyword&gt;Mosaicism/*genetics&lt;/keyword&gt;&lt;keyword&gt;Syndrome&lt;/keyword&gt;&lt;keyword&gt;Tandem Repeat Sequences/genetics&lt;/keyword&gt;&lt;keyword&gt;X Chromosome/*genetics&lt;/keyword&gt;&lt;/keywords&gt;&lt;dates&gt;&lt;year&gt;1999&lt;/year&gt;&lt;/dates&gt;&lt;isbn&gt;0022-2593 (Print)&amp;#xD;0022-2593&lt;/isbn&gt;&lt;accession-num&gt;10227403&lt;/accession-num&gt;&lt;urls&gt;&lt;/urls&gt;&lt;custom2&gt;Pmc1734347&lt;/custom2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2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46A6C8D2" w14:textId="77777777" w:rsidTr="0018737F">
        <w:tc>
          <w:tcPr>
            <w:tcW w:w="2410" w:type="dxa"/>
          </w:tcPr>
          <w:p w14:paraId="70D93502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inv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>(7)(p11.2q22)</w:t>
            </w:r>
          </w:p>
        </w:tc>
        <w:tc>
          <w:tcPr>
            <w:tcW w:w="993" w:type="dxa"/>
          </w:tcPr>
          <w:p w14:paraId="57D37068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1984" w:type="dxa"/>
          </w:tcPr>
          <w:p w14:paraId="658C2829" w14:textId="77777777" w:rsidR="007E0140" w:rsidRPr="00AA5E50" w:rsidRDefault="007E0140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AA5E50">
              <w:rPr>
                <w:rFonts w:ascii="Arial" w:hAnsi="Arial" w:cs="Arial"/>
                <w:i/>
                <w:sz w:val="20"/>
                <w:lang w:val="en-US"/>
              </w:rPr>
              <w:t>De novo</w:t>
            </w:r>
          </w:p>
        </w:tc>
        <w:tc>
          <w:tcPr>
            <w:tcW w:w="2835" w:type="dxa"/>
          </w:tcPr>
          <w:p w14:paraId="4CED99B1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2126" w:type="dxa"/>
          </w:tcPr>
          <w:p w14:paraId="522DEB40" w14:textId="1D153D6E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3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68463B82" w14:textId="77777777" w:rsidTr="0018737F">
        <w:tc>
          <w:tcPr>
            <w:tcW w:w="2410" w:type="dxa"/>
          </w:tcPr>
          <w:p w14:paraId="07730093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C239D0">
              <w:rPr>
                <w:rFonts w:ascii="Arial" w:hAnsi="Arial" w:cs="Arial"/>
                <w:sz w:val="20"/>
              </w:rPr>
              <w:t>45,XX,der(7)t(7;14)q/q+7p translocation</w:t>
            </w:r>
          </w:p>
        </w:tc>
        <w:tc>
          <w:tcPr>
            <w:tcW w:w="993" w:type="dxa"/>
          </w:tcPr>
          <w:p w14:paraId="61E9CA89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C239D0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984" w:type="dxa"/>
          </w:tcPr>
          <w:p w14:paraId="610BE061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2835" w:type="dxa"/>
          </w:tcPr>
          <w:p w14:paraId="1FABD7AF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2126" w:type="dxa"/>
          </w:tcPr>
          <w:p w14:paraId="1E7E2460" w14:textId="5BE5AA9F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3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32DAA6B4" w14:textId="77777777" w:rsidTr="0018737F">
        <w:tc>
          <w:tcPr>
            <w:tcW w:w="2410" w:type="dxa"/>
          </w:tcPr>
          <w:p w14:paraId="6965D2C0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inv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>(7)(p11.2q36)</w:t>
            </w:r>
          </w:p>
        </w:tc>
        <w:tc>
          <w:tcPr>
            <w:tcW w:w="993" w:type="dxa"/>
          </w:tcPr>
          <w:p w14:paraId="0252F881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1984" w:type="dxa"/>
          </w:tcPr>
          <w:p w14:paraId="44141DCB" w14:textId="58203E61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AA5E50">
              <w:rPr>
                <w:rFonts w:ascii="Arial" w:hAnsi="Arial" w:cs="Arial"/>
                <w:i/>
                <w:sz w:val="20"/>
              </w:rPr>
              <w:t>De novo</w:t>
            </w:r>
            <w:r>
              <w:rPr>
                <w:rFonts w:ascii="Arial" w:hAnsi="Arial" w:cs="Arial"/>
                <w:sz w:val="20"/>
              </w:rPr>
              <w:t xml:space="preserve"> on m</w:t>
            </w:r>
            <w:r w:rsidRPr="00C239D0">
              <w:rPr>
                <w:rFonts w:ascii="Arial" w:hAnsi="Arial" w:cs="Arial"/>
                <w:sz w:val="20"/>
              </w:rPr>
              <w:t xml:space="preserve">aternal </w:t>
            </w:r>
            <w:proofErr w:type="spellStart"/>
            <w:r w:rsidRPr="00C239D0">
              <w:rPr>
                <w:rFonts w:ascii="Arial" w:hAnsi="Arial" w:cs="Arial"/>
                <w:sz w:val="20"/>
              </w:rPr>
              <w:t>chr</w:t>
            </w:r>
            <w:proofErr w:type="spellEnd"/>
          </w:p>
        </w:tc>
        <w:tc>
          <w:tcPr>
            <w:tcW w:w="2835" w:type="dxa"/>
          </w:tcPr>
          <w:p w14:paraId="52C7BFAD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</w:p>
        </w:tc>
        <w:tc>
          <w:tcPr>
            <w:tcW w:w="2126" w:type="dxa"/>
          </w:tcPr>
          <w:p w14:paraId="541132E7" w14:textId="0A59ADBD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3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23BDFE63" w14:textId="77777777" w:rsidTr="0018737F">
        <w:tc>
          <w:tcPr>
            <w:tcW w:w="2410" w:type="dxa"/>
          </w:tcPr>
          <w:p w14:paraId="093A189E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inv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>(7)(p11.2q11.21)</w:t>
            </w:r>
          </w:p>
        </w:tc>
        <w:tc>
          <w:tcPr>
            <w:tcW w:w="993" w:type="dxa"/>
          </w:tcPr>
          <w:p w14:paraId="14CF14FB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1984" w:type="dxa"/>
          </w:tcPr>
          <w:p w14:paraId="6764A1C5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 novo</w:t>
            </w:r>
          </w:p>
        </w:tc>
        <w:tc>
          <w:tcPr>
            <w:tcW w:w="2835" w:type="dxa"/>
          </w:tcPr>
          <w:p w14:paraId="1A9EF270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2126" w:type="dxa"/>
          </w:tcPr>
          <w:p w14:paraId="5EC76D6E" w14:textId="47C6EDDF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Nb25rPC9BdXRob3I+PFllYXI+MjAwMjwvWWVhcj48UmVj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3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68C30A64" w14:textId="77777777" w:rsidTr="0018737F">
        <w:tc>
          <w:tcPr>
            <w:tcW w:w="2410" w:type="dxa"/>
          </w:tcPr>
          <w:p w14:paraId="4AD4E53F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C239D0">
              <w:rPr>
                <w:rFonts w:ascii="Arial" w:hAnsi="Arial" w:cs="Arial"/>
                <w:sz w:val="20"/>
                <w:lang w:val="en-US"/>
              </w:rPr>
              <w:t>inv</w:t>
            </w:r>
            <w:proofErr w:type="spellEnd"/>
            <w:r w:rsidRPr="00C239D0">
              <w:rPr>
                <w:rFonts w:ascii="Arial" w:hAnsi="Arial" w:cs="Arial"/>
                <w:sz w:val="20"/>
                <w:lang w:val="en-US"/>
              </w:rPr>
              <w:t>(7)(p14p21)</w:t>
            </w:r>
          </w:p>
        </w:tc>
        <w:tc>
          <w:tcPr>
            <w:tcW w:w="993" w:type="dxa"/>
          </w:tcPr>
          <w:p w14:paraId="646B6E16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1984" w:type="dxa"/>
          </w:tcPr>
          <w:p w14:paraId="086B37C8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Unknown</w:t>
            </w:r>
          </w:p>
        </w:tc>
        <w:tc>
          <w:tcPr>
            <w:tcW w:w="2835" w:type="dxa"/>
          </w:tcPr>
          <w:p w14:paraId="1447BBD1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2126" w:type="dxa"/>
          </w:tcPr>
          <w:p w14:paraId="1EFCF155" w14:textId="0B9CAC7C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OYWthYmF5YXNoaTwvQXV0aG9yPjxZZWFyPjIwMDI8L1ll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OYWthYmF5YXNoaTwvQXV0aG9yPjxZZWFyPjIwMDI8L1ll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4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21195103" w14:textId="77777777" w:rsidTr="0018737F">
        <w:tc>
          <w:tcPr>
            <w:tcW w:w="2410" w:type="dxa"/>
          </w:tcPr>
          <w:p w14:paraId="1D72873B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C239D0">
              <w:rPr>
                <w:rFonts w:ascii="Arial" w:hAnsi="Arial" w:cs="Arial"/>
                <w:sz w:val="20"/>
              </w:rPr>
              <w:t>der(7)t(7;15)(q34;q26.3)</w:t>
            </w:r>
          </w:p>
        </w:tc>
        <w:tc>
          <w:tcPr>
            <w:tcW w:w="993" w:type="dxa"/>
          </w:tcPr>
          <w:p w14:paraId="4DBAA14C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</w:rPr>
            </w:pPr>
            <w:r w:rsidRPr="00C239D0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984" w:type="dxa"/>
          </w:tcPr>
          <w:p w14:paraId="0BCAC9AA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835" w:type="dxa"/>
          </w:tcPr>
          <w:p w14:paraId="7DA72531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2126" w:type="dxa"/>
          </w:tcPr>
          <w:p w14:paraId="104ACFFA" w14:textId="4DA034F7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Kato&lt;/Author&gt;&lt;Year&gt;2001&lt;/Year&gt;&lt;RecNum&gt;4164&lt;/RecNum&gt;&lt;DisplayText&gt;&lt;style face="superscript"&gt;5&lt;/style&gt;&lt;/DisplayText&gt;&lt;record&gt;&lt;rec-number&gt;4164&lt;/rec-number&gt;&lt;foreign-keys&gt;&lt;key app="EN" db-id="axavfvdfyd2ee7eez5cpxzep2d002ttv2spe" timestamp="1418819875"&gt;4164&lt;/key&gt;&lt;/foreign-keys&gt;&lt;ref-type name="Journal Article"&gt;17&lt;/ref-type&gt;&lt;contributors&gt;&lt;authors&gt;&lt;author&gt;Kato, R.&lt;/author&gt;&lt;author&gt;Kishibayashi, J.&lt;/author&gt;&lt;author&gt;Shimokawa, O.&lt;/author&gt;&lt;author&gt;Harada, N.&lt;/author&gt;&lt;author&gt;Niikawa, N.&lt;/author&gt;&lt;author&gt;Matsumoto, N.&lt;/author&gt;&lt;/authors&gt;&lt;/contributors&gt;&lt;titles&gt;&lt;title&gt;Congenital glaucoma and Silver-Russell phenotype associated with partial trisomy 7q and monosomy 15q&lt;/title&gt;&lt;secondary-title&gt;American Journal of Medical Genetics&lt;/secondary-title&gt;&lt;/titles&gt;&lt;periodical&gt;&lt;full-title&gt;American Journal of Medical Genetics&lt;/full-title&gt;&lt;/periodical&gt;&lt;pages&gt;319-322&lt;/pages&gt;&lt;volume&gt;104&lt;/volume&gt;&lt;number&gt;4&lt;/number&gt;&lt;dates&gt;&lt;year&gt;2001&lt;/year&gt;&lt;/dates&gt;&lt;urls&gt;&lt;related-urls&gt;&lt;url&gt;http://www.scopus.com/inward/record.url?eid=2-s2.0-0035892807&amp;amp;partnerID=40&amp;amp;md5=a4146b58dd4de334519e49d0a0481237&lt;/url&gt;&lt;url&gt;http://onlinelibrary.wiley.com/doi/10.1002/1096-8628(20011215)104:4%3C319::AID-AJMG10090%3E3.0.CO;2-1/abstract&lt;/url&gt;&lt;/related-urls&gt;&lt;/urls&gt;&lt;remote-database-name&gt;Scopus&lt;/remote-database-nam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5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7E0140" w:rsidRPr="00C239D0" w14:paraId="20C48154" w14:textId="77777777" w:rsidTr="0018737F">
        <w:tc>
          <w:tcPr>
            <w:tcW w:w="2410" w:type="dxa"/>
          </w:tcPr>
          <w:p w14:paraId="6345937D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l(7)(q32)</w:t>
            </w:r>
          </w:p>
        </w:tc>
        <w:tc>
          <w:tcPr>
            <w:tcW w:w="993" w:type="dxa"/>
          </w:tcPr>
          <w:p w14:paraId="7F381379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i/>
                <w:sz w:val="20"/>
                <w:lang w:val="en-US"/>
              </w:rPr>
              <w:t>MEST</w:t>
            </w:r>
          </w:p>
        </w:tc>
        <w:tc>
          <w:tcPr>
            <w:tcW w:w="1984" w:type="dxa"/>
          </w:tcPr>
          <w:p w14:paraId="25500CD5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835" w:type="dxa"/>
          </w:tcPr>
          <w:p w14:paraId="0B09153C" w14:textId="77777777" w:rsidR="007E0140" w:rsidRPr="00C239D0" w:rsidRDefault="007E0140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2126" w:type="dxa"/>
          </w:tcPr>
          <w:p w14:paraId="324BCB56" w14:textId="391DB445" w:rsidR="007E0140" w:rsidRPr="00C239D0" w:rsidRDefault="00436E62" w:rsidP="00436E6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EyPC9ZZWFy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c0My05PC9wYWdlcz48dm9sdW1l
PjE3MDwvdm9sdW1lPjxudW1iZXI+MzwvbnVtYmVyPjxlZGl0aW9uPjIwMTUvMTIvMTU8L2VkaXRp
b24+PGtleXdvcmRzPjxrZXl3b3JkPk1lc3Q8L2tleXdvcmQ+PGtleXdvcmQ+U2lsdmVyLVJ1c3Nl
bGwgc3luZHJvbWU8L2tleXdvcmQ+PGtleXdvcmQ+Z2Vub21pYyBpbXByaW50aW5nPC9rZXl3b3Jk
PjxrZXl3b3JkPm1pY3JvZGVsZXRpb24gN3EzMi4yPC9rZXl3b3JkPjwva2V5d29yZHM+PGRhdGVz
Pjx5ZWFyPjIwMTY8L3llYXI+PHB1Yi1kYXRlcz48ZGF0ZT5NYXI8L2RhdGU+PC9wdWItZGF0ZXM+
PC9kYXRlcz48aXNibj4xNTUyLTQ4MjU8L2lzYm4+PGFjY2Vzc2lvbi1udW0+MjY2NjMxNDU8L2Fj
Y2Vzc2lvbi1udW0+PHVybHM+PC91cmxzPjxlbGVjdHJvbmljLXJlc291cmNlLW51bT4xMC4xMDAy
L2FqbWcuYS4zNzQ5Mj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EyPC9ZZWFy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c0My05PC9wYWdlcz48dm9sdW1l
PjE3MDwvdm9sdW1lPjxudW1iZXI+MzwvbnVtYmVyPjxlZGl0aW9uPjIwMTUvMTIvMTU8L2VkaXRp
b24+PGtleXdvcmRzPjxrZXl3b3JkPk1lc3Q8L2tleXdvcmQ+PGtleXdvcmQ+U2lsdmVyLVJ1c3Nl
bGwgc3luZHJvbWU8L2tleXdvcmQ+PGtleXdvcmQ+Z2Vub21pYyBpbXByaW50aW5nPC9rZXl3b3Jk
PjxrZXl3b3JkPm1pY3JvZGVsZXRpb24gN3EzMi4yPC9rZXl3b3JkPjwva2V5d29yZHM+PGRhdGVz
Pjx5ZWFyPjIwMTY8L3llYXI+PHB1Yi1kYXRlcz48ZGF0ZT5NYXI8L2RhdGU+PC9wdWItZGF0ZXM+
PC9kYXRlcz48aXNibj4xNTUyLTQ4MjU8L2lzYm4+PGFjY2Vzc2lvbi1udW0+MjY2NjMxNDU8L2Fj
Y2Vzc2lvbi1udW0+PHVybHM+PC91cmxzPjxlbGVjdHJvbmljLXJlc291cmNlLW51bT4xMC4xMDAy
L2FqbWcuYS4zNzQ5Mj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436E6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6, 7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</w:tbl>
    <w:p w14:paraId="03BC8894" w14:textId="77777777" w:rsidR="00436E62" w:rsidRDefault="00436E62" w:rsidP="004459BD">
      <w:pPr>
        <w:rPr>
          <w:rFonts w:ascii="Arial" w:hAnsi="Arial" w:cs="Arial"/>
          <w:b/>
        </w:rPr>
      </w:pPr>
    </w:p>
    <w:p w14:paraId="6C4A7811" w14:textId="18ED2449" w:rsidR="00436E62" w:rsidRPr="00436E62" w:rsidRDefault="00436E62" w:rsidP="00436E62">
      <w:pPr>
        <w:pStyle w:val="EndNoteBibliographyTitle"/>
        <w:framePr w:wrap="around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36E62">
        <w:rPr>
          <w:b/>
          <w:noProof/>
        </w:rPr>
        <w:t>References</w:t>
      </w:r>
    </w:p>
    <w:p w14:paraId="45B0C4F8" w14:textId="77777777" w:rsidR="00436E62" w:rsidRPr="00436E62" w:rsidRDefault="00436E62" w:rsidP="00436E62">
      <w:pPr>
        <w:pStyle w:val="EndNoteBibliographyTitle"/>
        <w:framePr w:wrap="around"/>
        <w:rPr>
          <w:b/>
          <w:noProof/>
        </w:rPr>
      </w:pPr>
    </w:p>
    <w:p w14:paraId="2B30467F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1.</w:t>
      </w:r>
      <w:r w:rsidRPr="00436E62">
        <w:rPr>
          <w:noProof/>
        </w:rPr>
        <w:tab/>
        <w:t xml:space="preserve">Monk, D. et al. Duplication of 7p11.2-p13, including GRB10, in Silver-Russell syndrome. </w:t>
      </w:r>
      <w:r w:rsidRPr="00436E62">
        <w:rPr>
          <w:i/>
          <w:noProof/>
        </w:rPr>
        <w:t>Am J Hum Genet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66</w:t>
      </w:r>
      <w:r w:rsidRPr="00436E62">
        <w:rPr>
          <w:noProof/>
        </w:rPr>
        <w:t>, 36-46 (2000).</w:t>
      </w:r>
    </w:p>
    <w:p w14:paraId="1326E101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2.</w:t>
      </w:r>
      <w:r w:rsidRPr="00436E62">
        <w:rPr>
          <w:noProof/>
        </w:rPr>
        <w:tab/>
        <w:t xml:space="preserve">Miyoshi, O. et al. 47,XX,UPD(7)mat,+r(7)pat/46,XX,UPD(7)mat mosaicism in a girl with Silver-Russell syndrome (SRS): possible exclusion of the putative SRS gene from a 7p13-q11 region. </w:t>
      </w:r>
      <w:r w:rsidRPr="00436E62">
        <w:rPr>
          <w:i/>
          <w:noProof/>
        </w:rPr>
        <w:t>J Med Genet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36</w:t>
      </w:r>
      <w:r w:rsidRPr="00436E62">
        <w:rPr>
          <w:noProof/>
        </w:rPr>
        <w:t>, 326-9 (1999).</w:t>
      </w:r>
    </w:p>
    <w:p w14:paraId="74B9FBE0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3.</w:t>
      </w:r>
      <w:r w:rsidRPr="00436E62">
        <w:rPr>
          <w:noProof/>
        </w:rPr>
        <w:tab/>
        <w:t xml:space="preserve">Monk, D. et al. Chromosome 7p disruptions in Silver Russell syndrome: delineating an imprinted candidate gene region. </w:t>
      </w:r>
      <w:r w:rsidRPr="00436E62">
        <w:rPr>
          <w:i/>
          <w:noProof/>
        </w:rPr>
        <w:t>Hum Genet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111</w:t>
      </w:r>
      <w:r w:rsidRPr="00436E62">
        <w:rPr>
          <w:noProof/>
        </w:rPr>
        <w:t>, 376-87 (2002).</w:t>
      </w:r>
    </w:p>
    <w:p w14:paraId="47E23B0B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4.</w:t>
      </w:r>
      <w:r w:rsidRPr="00436E62">
        <w:rPr>
          <w:noProof/>
        </w:rPr>
        <w:tab/>
        <w:t xml:space="preserve">Nakabayashi, K. et al. Molecular genetic studies of human chromosome 7 in Russell-Silver syndrome. </w:t>
      </w:r>
      <w:r w:rsidRPr="00436E62">
        <w:rPr>
          <w:i/>
          <w:noProof/>
        </w:rPr>
        <w:t>Genomics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79</w:t>
      </w:r>
      <w:r w:rsidRPr="00436E62">
        <w:rPr>
          <w:noProof/>
        </w:rPr>
        <w:t>, 186-96 (2002).</w:t>
      </w:r>
    </w:p>
    <w:p w14:paraId="7645E256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5.</w:t>
      </w:r>
      <w:r w:rsidRPr="00436E62">
        <w:rPr>
          <w:noProof/>
        </w:rPr>
        <w:tab/>
        <w:t xml:space="preserve">Kato, R. et al. Congenital glaucoma and Silver-Russell phenotype associated with partial trisomy 7q and monosomy 15q. </w:t>
      </w:r>
      <w:r w:rsidRPr="00436E62">
        <w:rPr>
          <w:i/>
          <w:noProof/>
        </w:rPr>
        <w:t>American Journal of Medical Genetics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104</w:t>
      </w:r>
      <w:r w:rsidRPr="00436E62">
        <w:rPr>
          <w:noProof/>
        </w:rPr>
        <w:t>, 319-322 (2001).</w:t>
      </w:r>
    </w:p>
    <w:p w14:paraId="59D0DF8C" w14:textId="77777777" w:rsidR="00436E62" w:rsidRPr="00436E62" w:rsidRDefault="00436E62" w:rsidP="00436E62">
      <w:pPr>
        <w:pStyle w:val="EndNoteBibliography"/>
        <w:framePr w:wrap="around"/>
        <w:spacing w:after="0"/>
        <w:ind w:left="720" w:hanging="720"/>
        <w:rPr>
          <w:noProof/>
        </w:rPr>
      </w:pPr>
      <w:r w:rsidRPr="00436E62">
        <w:rPr>
          <w:noProof/>
        </w:rPr>
        <w:t>6.</w:t>
      </w:r>
      <w:r w:rsidRPr="00436E62">
        <w:rPr>
          <w:noProof/>
        </w:rPr>
        <w:tab/>
        <w:t xml:space="preserve">Eggermann, T. et al. Deletion of the paternal allele of the imprinted MEST/PEG1 region in a patient with Silver-Russell syndrome features. </w:t>
      </w:r>
      <w:r w:rsidRPr="00436E62">
        <w:rPr>
          <w:i/>
          <w:noProof/>
        </w:rPr>
        <w:t>Clin Genet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81</w:t>
      </w:r>
      <w:r w:rsidRPr="00436E62">
        <w:rPr>
          <w:noProof/>
        </w:rPr>
        <w:t>, 298-300 (2012).</w:t>
      </w:r>
    </w:p>
    <w:p w14:paraId="5C95C03C" w14:textId="77777777" w:rsidR="00436E62" w:rsidRPr="00436E62" w:rsidRDefault="00436E62" w:rsidP="00436E62">
      <w:pPr>
        <w:pStyle w:val="EndNoteBibliography"/>
        <w:framePr w:wrap="around"/>
        <w:ind w:left="720" w:hanging="720"/>
        <w:rPr>
          <w:noProof/>
        </w:rPr>
      </w:pPr>
      <w:r w:rsidRPr="00436E62">
        <w:rPr>
          <w:noProof/>
        </w:rPr>
        <w:t>7.</w:t>
      </w:r>
      <w:r w:rsidRPr="00436E62">
        <w:rPr>
          <w:noProof/>
        </w:rPr>
        <w:tab/>
        <w:t xml:space="preserve">Carrera, I. A. et al. Microdeletions of the 7q32.2 imprinted region are associated with Silver-Russell syndrome features. </w:t>
      </w:r>
      <w:r w:rsidRPr="00436E62">
        <w:rPr>
          <w:i/>
          <w:noProof/>
        </w:rPr>
        <w:t>Am J Med Genet A</w:t>
      </w:r>
      <w:r w:rsidRPr="00436E62">
        <w:rPr>
          <w:noProof/>
        </w:rPr>
        <w:t xml:space="preserve"> </w:t>
      </w:r>
      <w:r w:rsidRPr="00436E62">
        <w:rPr>
          <w:b/>
          <w:noProof/>
        </w:rPr>
        <w:t>170</w:t>
      </w:r>
      <w:r w:rsidRPr="00436E62">
        <w:rPr>
          <w:noProof/>
        </w:rPr>
        <w:t>, 743-9 (2016).</w:t>
      </w:r>
    </w:p>
    <w:p w14:paraId="45498E9A" w14:textId="5BD58F01" w:rsidR="00436E62" w:rsidRDefault="00436E62" w:rsidP="004459B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p w14:paraId="376C16FB" w14:textId="1B99D7E4" w:rsidR="00DC0FA7" w:rsidRDefault="00DC0FA7" w:rsidP="004459BD">
      <w:pPr>
        <w:rPr>
          <w:rFonts w:ascii="Arial" w:hAnsi="Arial" w:cs="Arial"/>
          <w:b/>
        </w:rPr>
      </w:pPr>
    </w:p>
    <w:sectPr w:rsidR="00DC0FA7" w:rsidSect="004459BD">
      <w:pgSz w:w="11906" w:h="16838"/>
      <w:pgMar w:top="1135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 amended 20160302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avfvdfyd2ee7eez5cpxzep2d002ttv2spe&quot;&gt;My EndNote Library KLS&lt;record-ids&gt;&lt;item&gt;56&lt;/item&gt;&lt;item&gt;73&lt;/item&gt;&lt;item&gt;144&lt;/item&gt;&lt;item&gt;146&lt;/item&gt;&lt;item&gt;377&lt;/item&gt;&lt;item&gt;4164&lt;/item&gt;&lt;item&gt;6026&lt;/item&gt;&lt;/record-ids&gt;&lt;/item&gt;&lt;/Libraries&gt;"/>
  </w:docVars>
  <w:rsids>
    <w:rsidRoot w:val="007671E3"/>
    <w:rsid w:val="00040E3B"/>
    <w:rsid w:val="00060E03"/>
    <w:rsid w:val="000870D2"/>
    <w:rsid w:val="00097C25"/>
    <w:rsid w:val="000F1737"/>
    <w:rsid w:val="0018737F"/>
    <w:rsid w:val="002F4F8D"/>
    <w:rsid w:val="0038282C"/>
    <w:rsid w:val="003D2FF6"/>
    <w:rsid w:val="003D4154"/>
    <w:rsid w:val="0042722C"/>
    <w:rsid w:val="00436E62"/>
    <w:rsid w:val="004459BD"/>
    <w:rsid w:val="004D3A94"/>
    <w:rsid w:val="005704C7"/>
    <w:rsid w:val="006046A6"/>
    <w:rsid w:val="006061C9"/>
    <w:rsid w:val="00696F0C"/>
    <w:rsid w:val="006A4C79"/>
    <w:rsid w:val="006E2BA6"/>
    <w:rsid w:val="00731A84"/>
    <w:rsid w:val="007671E3"/>
    <w:rsid w:val="00775242"/>
    <w:rsid w:val="007928D1"/>
    <w:rsid w:val="007A0514"/>
    <w:rsid w:val="007E0140"/>
    <w:rsid w:val="007E414B"/>
    <w:rsid w:val="00812F00"/>
    <w:rsid w:val="00813963"/>
    <w:rsid w:val="008237C6"/>
    <w:rsid w:val="008375E5"/>
    <w:rsid w:val="008B37C3"/>
    <w:rsid w:val="008C437C"/>
    <w:rsid w:val="009157F3"/>
    <w:rsid w:val="00981AA4"/>
    <w:rsid w:val="00981CAC"/>
    <w:rsid w:val="009E6211"/>
    <w:rsid w:val="00A20BC9"/>
    <w:rsid w:val="00A3467B"/>
    <w:rsid w:val="00A42A00"/>
    <w:rsid w:val="00A54024"/>
    <w:rsid w:val="00A74412"/>
    <w:rsid w:val="00AA5E50"/>
    <w:rsid w:val="00AD5921"/>
    <w:rsid w:val="00B03E5D"/>
    <w:rsid w:val="00BC1193"/>
    <w:rsid w:val="00BE35D0"/>
    <w:rsid w:val="00C239D0"/>
    <w:rsid w:val="00C60741"/>
    <w:rsid w:val="00D137D0"/>
    <w:rsid w:val="00D14051"/>
    <w:rsid w:val="00D5137B"/>
    <w:rsid w:val="00D66F68"/>
    <w:rsid w:val="00DA45E3"/>
    <w:rsid w:val="00DC0FA7"/>
    <w:rsid w:val="00EB6265"/>
    <w:rsid w:val="00F91FAF"/>
    <w:rsid w:val="00FC7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6A0626"/>
  <w15:docId w15:val="{74BF6596-074B-4722-A453-CF4E4DF657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37C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744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44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44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44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44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4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41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137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DC0FA7"/>
    <w:pPr>
      <w:framePr w:hSpace="180" w:wrap="around" w:vAnchor="text" w:hAnchor="margin" w:xAlign="center" w:y="1076"/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C0FA7"/>
    <w:pPr>
      <w:framePr w:hSpace="180" w:wrap="around" w:vAnchor="text" w:hAnchor="margin" w:xAlign="center" w:y="1076"/>
      <w:spacing w:line="240" w:lineRule="auto"/>
    </w:pPr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3798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0E8CE70-FC68-4C89-A546-AA19811D12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67</Words>
  <Characters>437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ma Benton</dc:creator>
  <cp:lastModifiedBy>Emma Benton</cp:lastModifiedBy>
  <cp:revision>2</cp:revision>
  <cp:lastPrinted>2016-03-21T17:13:00Z</cp:lastPrinted>
  <dcterms:created xsi:type="dcterms:W3CDTF">2016-03-29T20:47:00Z</dcterms:created>
  <dcterms:modified xsi:type="dcterms:W3CDTF">2016-03-29T20:47:00Z</dcterms:modified>
</cp:coreProperties>
</file>